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E6FC5" w:rsidRPr="005E0596" w:rsidRDefault="005E0596" w:rsidP="00B057F4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8"/>
          <w:szCs w:val="34"/>
          <w:lang w:val="en-US"/>
        </w:rPr>
      </w:pPr>
      <w:r w:rsidRPr="005E0596">
        <w:rPr>
          <w:rFonts w:ascii="Arial" w:hAnsi="Arial" w:cs="Arial"/>
          <w:b/>
          <w:bCs/>
          <w:sz w:val="32"/>
          <w:szCs w:val="36"/>
        </w:rPr>
        <w:t>Title (max 100 characters, spaces included)</w:t>
      </w:r>
    </w:p>
    <w:p w:rsidR="00E3696A" w:rsidRPr="00E3696A" w:rsidRDefault="00E3696A" w:rsidP="00D3798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18"/>
          <w:szCs w:val="24"/>
          <w:lang w:val="en-US"/>
        </w:rPr>
      </w:pPr>
    </w:p>
    <w:p w:rsidR="005E0596" w:rsidRPr="005E0596" w:rsidRDefault="005E0596" w:rsidP="005E0596">
      <w:pPr>
        <w:pStyle w:val="TitelblattText"/>
        <w:jc w:val="left"/>
        <w:rPr>
          <w:rFonts w:cs="Arial"/>
          <w:lang w:val="fr-CH"/>
        </w:rPr>
      </w:pPr>
      <w:r>
        <w:rPr>
          <w:rFonts w:cs="Arial"/>
          <w:lang w:val="fr-CH"/>
        </w:rPr>
        <w:t>Author1</w:t>
      </w:r>
      <w:r w:rsidRPr="002D2C00">
        <w:rPr>
          <w:rFonts w:cs="Arial"/>
          <w:vertAlign w:val="superscript"/>
        </w:rPr>
        <w:t>1</w:t>
      </w:r>
      <w:r>
        <w:rPr>
          <w:rFonts w:cs="Arial"/>
        </w:rPr>
        <w:t xml:space="preserve">, </w:t>
      </w:r>
      <w:r>
        <w:rPr>
          <w:rFonts w:cs="Arial"/>
          <w:lang w:val="fr-CH"/>
        </w:rPr>
        <w:t>Author 2</w:t>
      </w:r>
      <w:r>
        <w:rPr>
          <w:rFonts w:cs="Arial"/>
          <w:vertAlign w:val="superscript"/>
          <w:lang w:val="en-US"/>
        </w:rPr>
        <w:t>2</w:t>
      </w:r>
      <w:r w:rsidRPr="002D2C00">
        <w:rPr>
          <w:rFonts w:cs="Arial"/>
        </w:rPr>
        <w:t xml:space="preserve">, </w:t>
      </w:r>
      <w:r>
        <w:rPr>
          <w:rFonts w:cs="Arial"/>
          <w:lang w:val="fr-CH"/>
        </w:rPr>
        <w:t>…</w:t>
      </w:r>
    </w:p>
    <w:p w:rsidR="005E0596" w:rsidRPr="002D2C00" w:rsidRDefault="005E0596" w:rsidP="005E0596">
      <w:pPr>
        <w:pStyle w:val="TitelblattText"/>
        <w:jc w:val="left"/>
        <w:rPr>
          <w:rFonts w:cs="Arial"/>
        </w:rPr>
      </w:pPr>
    </w:p>
    <w:p w:rsidR="005E0596" w:rsidRPr="005E0596" w:rsidRDefault="005E0596" w:rsidP="005E0596">
      <w:pPr>
        <w:pStyle w:val="TitelblattText"/>
        <w:jc w:val="left"/>
        <w:rPr>
          <w:rFonts w:cs="Arial"/>
          <w:lang w:val="fr-CH"/>
        </w:rPr>
      </w:pPr>
      <w:r w:rsidRPr="008109A7">
        <w:rPr>
          <w:rFonts w:cs="Arial"/>
          <w:vertAlign w:val="superscript"/>
        </w:rPr>
        <w:t>1</w:t>
      </w:r>
      <w:r w:rsidRPr="008A4FB7">
        <w:rPr>
          <w:rFonts w:cs="Arial"/>
          <w:vertAlign w:val="superscript"/>
        </w:rPr>
        <w:t xml:space="preserve"> </w:t>
      </w:r>
      <w:r>
        <w:rPr>
          <w:rFonts w:cs="Arial"/>
        </w:rPr>
        <w:t>Institut</w:t>
      </w:r>
      <w:r>
        <w:rPr>
          <w:rFonts w:cs="Arial"/>
          <w:lang w:val="fr-CH"/>
        </w:rPr>
        <w:t>…</w:t>
      </w:r>
      <w:bookmarkStart w:id="0" w:name="_GoBack"/>
      <w:bookmarkEnd w:id="0"/>
    </w:p>
    <w:p w:rsidR="005E0596" w:rsidRPr="002D2C00" w:rsidRDefault="005E0596" w:rsidP="005E0596">
      <w:pPr>
        <w:pStyle w:val="TitelblattText"/>
        <w:jc w:val="left"/>
        <w:rPr>
          <w:rFonts w:cs="Arial"/>
          <w:iCs/>
          <w:szCs w:val="24"/>
          <w:lang w:val="fr-CH"/>
        </w:rPr>
      </w:pPr>
      <w:r w:rsidRPr="00372BB2">
        <w:rPr>
          <w:rFonts w:cs="Arial"/>
          <w:vertAlign w:val="superscript"/>
        </w:rPr>
        <w:t>2</w:t>
      </w:r>
      <w:r w:rsidRPr="008F4B31">
        <w:rPr>
          <w:rFonts w:cs="Arial"/>
          <w:vertAlign w:val="superscript"/>
        </w:rPr>
        <w:t xml:space="preserve"> </w:t>
      </w:r>
      <w:r>
        <w:rPr>
          <w:rFonts w:cs="Arial"/>
          <w:iCs/>
          <w:szCs w:val="24"/>
          <w:lang w:val="fr-CH"/>
        </w:rPr>
        <w:t>Department…</w:t>
      </w:r>
      <w:r w:rsidRPr="002D2C00">
        <w:rPr>
          <w:rFonts w:cs="Arial"/>
          <w:iCs/>
          <w:szCs w:val="24"/>
          <w:lang w:val="fr-CH"/>
        </w:rPr>
        <w:t xml:space="preserve"> </w:t>
      </w:r>
    </w:p>
    <w:p w:rsidR="00C63E45" w:rsidRDefault="00C63E45" w:rsidP="00D3798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</w:rPr>
      </w:pPr>
    </w:p>
    <w:p w:rsidR="005E0596" w:rsidRDefault="005E0596" w:rsidP="005E0596">
      <w:pPr>
        <w:pStyle w:val="TitelblattText"/>
        <w:jc w:val="left"/>
      </w:pPr>
      <w:r w:rsidRPr="005E0596">
        <w:rPr>
          <w:u w:val="single"/>
        </w:rPr>
        <w:t>Corresponding author</w:t>
      </w:r>
      <w:r>
        <w:t xml:space="preserve">: </w:t>
      </w:r>
    </w:p>
    <w:p w:rsidR="005E0596" w:rsidRDefault="005E0596" w:rsidP="005E0596">
      <w:pPr>
        <w:pStyle w:val="TitelblattText"/>
        <w:jc w:val="left"/>
        <w:rPr>
          <w:lang w:val="fr-CH"/>
        </w:rPr>
      </w:pPr>
      <w:r>
        <w:rPr>
          <w:lang w:val="fr-CH"/>
        </w:rPr>
        <w:t>Name</w:t>
      </w:r>
      <w:r>
        <w:rPr>
          <w:lang w:val="fr-CH"/>
        </w:rPr>
        <w:br/>
        <w:t>Address</w:t>
      </w:r>
      <w:r>
        <w:rPr>
          <w:lang w:val="fr-CH"/>
        </w:rPr>
        <w:br/>
      </w:r>
      <w:r>
        <w:t xml:space="preserve">Tel: </w:t>
      </w:r>
      <w:r>
        <w:rPr>
          <w:lang w:val="fr-CH"/>
        </w:rPr>
        <w:br/>
      </w:r>
      <w:r>
        <w:t xml:space="preserve">Email: </w:t>
      </w:r>
    </w:p>
    <w:p w:rsidR="005E0596" w:rsidRPr="005E0596" w:rsidRDefault="005E0596" w:rsidP="005E0596">
      <w:pPr>
        <w:pStyle w:val="TitelblattText"/>
        <w:jc w:val="left"/>
        <w:rPr>
          <w:lang w:val="fr-CH"/>
        </w:rPr>
      </w:pPr>
      <w:r>
        <w:rPr>
          <w:lang w:val="fr-CH"/>
        </w:rPr>
        <w:t>Portrait photo of main author (first or last, you choose) will be printed here, please submit separate image file.</w:t>
      </w:r>
    </w:p>
    <w:p w:rsidR="005E0596" w:rsidRDefault="005E0596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br w:type="page"/>
      </w:r>
    </w:p>
    <w:p w:rsidR="005C0FEB" w:rsidRDefault="005E0596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Abstract</w:t>
      </w:r>
    </w:p>
    <w:p w:rsidR="005E0596" w:rsidRDefault="005E0596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5E0596">
        <w:rPr>
          <w:rFonts w:ascii="Arial" w:hAnsi="Arial" w:cs="Arial"/>
          <w:sz w:val="24"/>
          <w:szCs w:val="24"/>
        </w:rPr>
        <w:t>Lorem ipsum…</w:t>
      </w:r>
      <w:r>
        <w:rPr>
          <w:rFonts w:ascii="Arial" w:hAnsi="Arial" w:cs="Arial"/>
          <w:sz w:val="24"/>
          <w:szCs w:val="24"/>
        </w:rPr>
        <w:t>maximum 200 words</w:t>
      </w:r>
    </w:p>
    <w:p w:rsidR="005E0596" w:rsidRDefault="005E0596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:rsidR="005E0596" w:rsidRPr="005E0596" w:rsidRDefault="005E0596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5E0596">
        <w:rPr>
          <w:rFonts w:ascii="Arial" w:hAnsi="Arial" w:cs="Arial"/>
          <w:b/>
          <w:sz w:val="24"/>
          <w:szCs w:val="24"/>
        </w:rPr>
        <w:t xml:space="preserve">Additional abstract in German or French </w:t>
      </w:r>
    </w:p>
    <w:p w:rsidR="005E0596" w:rsidRPr="00E76C96" w:rsidRDefault="005E0596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lang w:val="en-US"/>
        </w:rPr>
      </w:pPr>
      <w:r w:rsidRPr="00E76C96">
        <w:rPr>
          <w:rFonts w:ascii="Arial" w:hAnsi="Arial" w:cs="Arial"/>
          <w:sz w:val="24"/>
          <w:szCs w:val="24"/>
          <w:lang w:val="en-US"/>
        </w:rPr>
        <w:t>can be submitted if wish/can (otherwise editorial team will translate).</w:t>
      </w:r>
    </w:p>
    <w:p w:rsidR="005E0596" w:rsidRPr="00E76C96" w:rsidRDefault="005E0596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lang w:val="en-US"/>
        </w:rPr>
      </w:pPr>
    </w:p>
    <w:p w:rsidR="005E0596" w:rsidRDefault="005E0596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Keywords : 3 to 6</w:t>
      </w:r>
    </w:p>
    <w:p w:rsidR="005E0596" w:rsidRPr="005E0596" w:rsidRDefault="005E0596" w:rsidP="005E0596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:rsidR="005E0596" w:rsidRDefault="005E0596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Introduction</w:t>
      </w:r>
    </w:p>
    <w:p w:rsidR="005E0596" w:rsidRDefault="005E0596" w:rsidP="005E0596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orem ipsum… References should be like this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Quadri&lt;/Author&gt;&lt;Year&gt;2016&lt;/Year&gt;&lt;RecNum&gt;8895&lt;/RecNum&gt;&lt;DisplayText&gt;(3)&lt;/DisplayText&gt;&lt;record&gt;&lt;rec-number&gt;8895&lt;/rec-number&gt;&lt;foreign-keys&gt;&lt;key app="EN" db-id="se9rfap0d0vtvvewd29vdaw90p09wxrwf5ex" timestamp="1528019789"&gt;8895&lt;/key&gt;&lt;/foreign-keys&gt;&lt;ref-type name="Journal Article"&gt;17&lt;/ref-type&gt;&lt;contributors&gt;&lt;authors&gt;&lt;author&gt;Quadri, A.&lt;/author&gt;&lt;author&gt;Gojanovic, B.&lt;/author&gt;&lt;author&gt;Noack, P.&lt;/author&gt;&lt;author&gt;Fuhrer, C.&lt;/author&gt;&lt;author&gt;Steuer, C.&lt;/author&gt;&lt;author&gt;Huber, A.&lt;/author&gt;&lt;author&gt;Kriemler, S.&lt;/author&gt;&lt;/authors&gt;&lt;/contributors&gt;&lt;titles&gt;&lt;title&gt;Seasonal variation of vitamin D levels in Swiss athletes&lt;/title&gt;&lt;secondary-title&gt;Swiss Sports &amp;amp; Exercise Medicine&lt;/secondary-title&gt;&lt;/titles&gt;&lt;periodical&gt;&lt;full-title&gt;Swiss Sports &amp;amp; Exercise Medicine&lt;/full-title&gt;&lt;/periodical&gt;&lt;pages&gt;19-25&lt;/pages&gt;&lt;volume&gt;64&lt;/volume&gt;&lt;number&gt;1&lt;/number&gt;&lt;section&gt;19&lt;/section&gt;&lt;dates&gt;&lt;year&gt;2016&lt;/year&gt;&lt;/dates&gt;&lt;work-type&gt;original article&lt;/work-type&gt;&lt;urls&gt;&lt;/urls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</w:t>
      </w:r>
      <w:hyperlink w:anchor="_ENREF_3" w:tooltip="Quadri, 2016 #8895" w:history="1">
        <w:r>
          <w:rPr>
            <w:rFonts w:ascii="Arial" w:hAnsi="Arial" w:cs="Arial"/>
            <w:noProof/>
            <w:sz w:val="24"/>
            <w:szCs w:val="24"/>
          </w:rPr>
          <w:t>1</w:t>
        </w:r>
      </w:hyperlink>
      <w:r>
        <w:rPr>
          <w:rFonts w:ascii="Arial" w:hAnsi="Arial" w:cs="Arial"/>
          <w:noProof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in </w:t>
      </w:r>
      <w:r w:rsidRPr="005E0596">
        <w:rPr>
          <w:rFonts w:ascii="Arial" w:hAnsi="Arial" w:cs="Arial"/>
          <w:i/>
          <w:sz w:val="24"/>
          <w:szCs w:val="24"/>
        </w:rPr>
        <w:t>Vancouver</w:t>
      </w:r>
      <w:r>
        <w:rPr>
          <w:rFonts w:ascii="Arial" w:hAnsi="Arial" w:cs="Arial"/>
          <w:sz w:val="24"/>
          <w:szCs w:val="24"/>
        </w:rPr>
        <w:t xml:space="preserve"> format.</w:t>
      </w:r>
    </w:p>
    <w:p w:rsidR="005E0596" w:rsidRDefault="005E0596" w:rsidP="005E0596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:rsidR="005E0596" w:rsidRPr="005E0596" w:rsidRDefault="005E0596" w:rsidP="005E0596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5E0596">
        <w:rPr>
          <w:rFonts w:ascii="Arial" w:hAnsi="Arial" w:cs="Arial"/>
          <w:b/>
          <w:sz w:val="24"/>
          <w:szCs w:val="24"/>
        </w:rPr>
        <w:t>Methods</w:t>
      </w:r>
    </w:p>
    <w:p w:rsidR="00A358FB" w:rsidRDefault="00A358FB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:rsidR="00A358FB" w:rsidRDefault="00A358FB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A358FB">
        <w:rPr>
          <w:rFonts w:ascii="Arial" w:hAnsi="Arial" w:cs="Arial"/>
          <w:b/>
          <w:sz w:val="24"/>
          <w:szCs w:val="24"/>
        </w:rPr>
        <w:t>Results</w:t>
      </w:r>
    </w:p>
    <w:p w:rsidR="005E0596" w:rsidRDefault="005E0596" w:rsidP="00397087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C63E45" w:rsidRDefault="005E0596" w:rsidP="00C63E4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Discussion</w:t>
      </w:r>
    </w:p>
    <w:p w:rsidR="005E0596" w:rsidRDefault="005E0596" w:rsidP="00C63E4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5E0596" w:rsidRDefault="005E0596" w:rsidP="00C63E4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Practical implications</w:t>
      </w:r>
    </w:p>
    <w:p w:rsidR="005E0596" w:rsidRPr="005E0596" w:rsidRDefault="005E0596" w:rsidP="00C63E4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32"/>
          <w:szCs w:val="24"/>
        </w:rPr>
      </w:pPr>
      <w:r w:rsidRPr="005E0596">
        <w:rPr>
          <w:rFonts w:ascii="Arial" w:hAnsi="Arial" w:cs="Arial"/>
          <w:sz w:val="24"/>
          <w:szCs w:val="20"/>
        </w:rPr>
        <w:t>2 to 4 short points the reader can take home, and that are practically relevant in sports and clinics</w:t>
      </w:r>
    </w:p>
    <w:p w:rsidR="005E0596" w:rsidRDefault="005E0596" w:rsidP="00C63E45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</w:p>
    <w:p w:rsidR="005E0596" w:rsidRDefault="005E0596" w:rsidP="005E0596">
      <w:pPr>
        <w:spacing w:line="240" w:lineRule="auto"/>
        <w:rPr>
          <w:rFonts w:ascii="Arial" w:hAnsi="Arial" w:cs="Arial"/>
          <w:b/>
          <w:sz w:val="24"/>
          <w:szCs w:val="20"/>
        </w:rPr>
      </w:pPr>
      <w:r w:rsidRPr="005E0596">
        <w:rPr>
          <w:rFonts w:ascii="Arial" w:hAnsi="Arial" w:cs="Arial"/>
          <w:b/>
          <w:sz w:val="24"/>
          <w:szCs w:val="20"/>
        </w:rPr>
        <w:t>Acknowledgments, conflict of interest and funding</w:t>
      </w:r>
    </w:p>
    <w:p w:rsidR="005E0596" w:rsidRPr="005E0596" w:rsidRDefault="005E0596" w:rsidP="007630AA">
      <w:pPr>
        <w:spacing w:line="360" w:lineRule="auto"/>
        <w:rPr>
          <w:rFonts w:ascii="Arial" w:hAnsi="Arial" w:cs="Arial"/>
          <w:sz w:val="24"/>
          <w:szCs w:val="20"/>
        </w:rPr>
      </w:pPr>
      <w:r w:rsidRPr="00E76C96">
        <w:rPr>
          <w:rFonts w:ascii="Arial" w:hAnsi="Arial" w:cs="Arial"/>
          <w:sz w:val="24"/>
          <w:szCs w:val="20"/>
          <w:lang w:val="en-US"/>
        </w:rPr>
        <w:t>a</w:t>
      </w:r>
      <w:r w:rsidRPr="00E76C96">
        <w:rPr>
          <w:rFonts w:ascii="Arial" w:hAnsi="Arial" w:cs="Arial"/>
          <w:color w:val="000000"/>
          <w:sz w:val="24"/>
          <w:szCs w:val="20"/>
          <w:lang w:val="en-US"/>
        </w:rPr>
        <w:t xml:space="preserve">uthors must state all possible conflicts of interest in the manuscript, including financial, institutional and other relationships that might lead to a conflict of interest. </w:t>
      </w:r>
      <w:r w:rsidRPr="005E0596">
        <w:rPr>
          <w:rFonts w:ascii="Arial" w:hAnsi="Arial" w:cs="Arial"/>
          <w:color w:val="000000"/>
          <w:sz w:val="24"/>
          <w:szCs w:val="20"/>
        </w:rPr>
        <w:t xml:space="preserve">If there is no conflict of interest, this should be stated as </w:t>
      </w:r>
      <w:r w:rsidRPr="005E0596">
        <w:rPr>
          <w:rFonts w:ascii="Arial" w:hAnsi="Arial" w:cs="Arial"/>
          <w:i/>
          <w:color w:val="000000"/>
          <w:sz w:val="24"/>
          <w:szCs w:val="20"/>
        </w:rPr>
        <w:t>none declared</w:t>
      </w:r>
      <w:r w:rsidRPr="005E0596">
        <w:rPr>
          <w:rFonts w:ascii="Arial" w:hAnsi="Arial" w:cs="Arial"/>
          <w:color w:val="000000"/>
          <w:sz w:val="24"/>
          <w:szCs w:val="20"/>
        </w:rPr>
        <w:t>. All sources of funding must be acknowledged at the end of the manuscript.</w:t>
      </w:r>
    </w:p>
    <w:p w:rsidR="00F2258D" w:rsidRPr="00F2258D" w:rsidRDefault="00F2258D" w:rsidP="00F2258D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lang w:val="en-US"/>
        </w:rPr>
      </w:pPr>
    </w:p>
    <w:p w:rsidR="00F2258D" w:rsidRPr="005E0596" w:rsidRDefault="003E3E70" w:rsidP="005E0596">
      <w:pPr>
        <w:spacing w:line="360" w:lineRule="auto"/>
        <w:rPr>
          <w:rFonts w:ascii="Arial" w:hAnsi="Arial" w:cs="Arial"/>
          <w:b/>
          <w:sz w:val="24"/>
          <w:lang w:val="en-US"/>
        </w:rPr>
      </w:pPr>
      <w:r w:rsidRPr="0038033F">
        <w:rPr>
          <w:rFonts w:ascii="Arial" w:hAnsi="Arial" w:cs="Arial"/>
          <w:b/>
          <w:sz w:val="24"/>
          <w:lang w:val="en-US"/>
        </w:rPr>
        <w:t>Références</w:t>
      </w:r>
      <w:r w:rsidR="00CF191F">
        <w:rPr>
          <w:rFonts w:ascii="Arial" w:hAnsi="Arial" w:cs="Arial"/>
          <w:noProof/>
          <w:sz w:val="24"/>
        </w:rPr>
        <w:fldChar w:fldCharType="begin"/>
      </w:r>
      <w:r w:rsidR="00CF191F">
        <w:rPr>
          <w:rFonts w:ascii="Arial" w:hAnsi="Arial" w:cs="Arial"/>
          <w:sz w:val="24"/>
        </w:rPr>
        <w:instrText xml:space="preserve"> ADDIN EN.REFLIST </w:instrText>
      </w:r>
      <w:r w:rsidR="00CF191F">
        <w:rPr>
          <w:rFonts w:ascii="Arial" w:hAnsi="Arial" w:cs="Arial"/>
          <w:noProof/>
          <w:sz w:val="24"/>
        </w:rPr>
        <w:fldChar w:fldCharType="separate"/>
      </w:r>
    </w:p>
    <w:p w:rsidR="00F2258D" w:rsidRPr="005E0596" w:rsidRDefault="005E0596" w:rsidP="005E0596">
      <w:pPr>
        <w:pStyle w:val="EndNoteBibliography"/>
        <w:spacing w:after="0"/>
        <w:rPr>
          <w:rFonts w:ascii="Arial" w:hAnsi="Arial" w:cs="Arial"/>
        </w:rPr>
      </w:pPr>
      <w:bookmarkStart w:id="1" w:name="_ENREF_3"/>
      <w:r w:rsidRPr="005E0596">
        <w:rPr>
          <w:rFonts w:ascii="Arial" w:hAnsi="Arial" w:cs="Arial"/>
        </w:rPr>
        <w:t>1</w:t>
      </w:r>
      <w:r w:rsidR="00F2258D" w:rsidRPr="005E0596">
        <w:rPr>
          <w:rFonts w:ascii="Arial" w:hAnsi="Arial" w:cs="Arial"/>
        </w:rPr>
        <w:t>.</w:t>
      </w:r>
      <w:r w:rsidR="00F2258D" w:rsidRPr="005E0596">
        <w:rPr>
          <w:rFonts w:ascii="Arial" w:hAnsi="Arial" w:cs="Arial"/>
        </w:rPr>
        <w:tab/>
        <w:t>Quadri A, Gojanovic B, Noack P, Fuhrer C, Steuer C, Huber A, et al. Seasonal variation of vitamin D levels in Swiss athletes. Swiss Sports &amp; Exercise Medicine. 2016;64(1):19-25.</w:t>
      </w:r>
      <w:bookmarkEnd w:id="1"/>
    </w:p>
    <w:p w:rsidR="005E0596" w:rsidRPr="00F2258D" w:rsidRDefault="005E0596" w:rsidP="005E0596">
      <w:pPr>
        <w:pStyle w:val="EndNoteBibliography"/>
        <w:spacing w:after="0"/>
      </w:pPr>
    </w:p>
    <w:p w:rsidR="005E0596" w:rsidRDefault="00CF191F" w:rsidP="00D37980">
      <w:pPr>
        <w:spacing w:line="360" w:lineRule="auto"/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lang w:val="en-US"/>
        </w:rPr>
        <w:fldChar w:fldCharType="end"/>
      </w:r>
    </w:p>
    <w:p w:rsidR="005E0596" w:rsidRDefault="005E0596">
      <w:pPr>
        <w:rPr>
          <w:rFonts w:ascii="Arial" w:hAnsi="Arial" w:cs="Arial"/>
          <w:sz w:val="24"/>
          <w:lang w:val="en-US"/>
        </w:rPr>
      </w:pPr>
      <w:r>
        <w:rPr>
          <w:rFonts w:ascii="Arial" w:hAnsi="Arial" w:cs="Arial"/>
          <w:sz w:val="24"/>
          <w:lang w:val="en-US"/>
        </w:rPr>
        <w:br w:type="page"/>
      </w:r>
    </w:p>
    <w:p w:rsidR="005E0596" w:rsidRDefault="005E0596" w:rsidP="00D37980">
      <w:pPr>
        <w:spacing w:line="360" w:lineRule="auto"/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lastRenderedPageBreak/>
        <w:t>Tables</w:t>
      </w:r>
    </w:p>
    <w:p w:rsidR="005E0596" w:rsidRPr="005E0596" w:rsidRDefault="005E0596" w:rsidP="00D37980">
      <w:pPr>
        <w:spacing w:line="360" w:lineRule="auto"/>
        <w:rPr>
          <w:rFonts w:ascii="Arial" w:hAnsi="Arial" w:cs="Arial"/>
          <w:sz w:val="24"/>
          <w:lang w:val="en-US"/>
        </w:rPr>
      </w:pPr>
      <w:r w:rsidRPr="005E0596">
        <w:rPr>
          <w:rFonts w:ascii="Arial" w:hAnsi="Arial" w:cs="Arial"/>
          <w:sz w:val="24"/>
          <w:lang w:val="en-US"/>
        </w:rPr>
        <w:t>In separate .doc document</w:t>
      </w:r>
    </w:p>
    <w:p w:rsidR="005E0BB5" w:rsidRDefault="005E0596" w:rsidP="00D37980">
      <w:pPr>
        <w:spacing w:line="360" w:lineRule="auto"/>
        <w:rPr>
          <w:rFonts w:ascii="Arial" w:hAnsi="Arial" w:cs="Arial"/>
          <w:b/>
          <w:sz w:val="24"/>
          <w:lang w:val="en-US"/>
        </w:rPr>
      </w:pPr>
      <w:r>
        <w:rPr>
          <w:rFonts w:ascii="Arial" w:hAnsi="Arial" w:cs="Arial"/>
          <w:b/>
          <w:sz w:val="24"/>
          <w:lang w:val="en-US"/>
        </w:rPr>
        <w:t xml:space="preserve">Table and </w:t>
      </w:r>
      <w:r w:rsidR="005E0BB5" w:rsidRPr="005E0BB5">
        <w:rPr>
          <w:rFonts w:ascii="Arial" w:hAnsi="Arial" w:cs="Arial"/>
          <w:b/>
          <w:sz w:val="24"/>
          <w:lang w:val="en-US"/>
        </w:rPr>
        <w:t>Figure captions</w:t>
      </w:r>
    </w:p>
    <w:p w:rsidR="005E0596" w:rsidRPr="005E0596" w:rsidRDefault="005E0596" w:rsidP="005E0596">
      <w:pPr>
        <w:spacing w:line="360" w:lineRule="auto"/>
        <w:rPr>
          <w:rFonts w:ascii="Arial" w:hAnsi="Arial" w:cs="Arial"/>
          <w:sz w:val="24"/>
          <w:lang w:val="en-US"/>
        </w:rPr>
      </w:pPr>
      <w:r w:rsidRPr="005E0596">
        <w:rPr>
          <w:rFonts w:ascii="Arial" w:hAnsi="Arial" w:cs="Arial"/>
          <w:sz w:val="24"/>
          <w:lang w:val="en-US"/>
        </w:rPr>
        <w:t>In separate .doc document</w:t>
      </w:r>
    </w:p>
    <w:p w:rsidR="005E0BB5" w:rsidRPr="0038033F" w:rsidRDefault="005E0BB5" w:rsidP="00D37980">
      <w:pPr>
        <w:spacing w:line="360" w:lineRule="auto"/>
        <w:rPr>
          <w:rFonts w:ascii="Arial" w:hAnsi="Arial" w:cs="Arial"/>
          <w:sz w:val="24"/>
          <w:lang w:val="en-US"/>
        </w:rPr>
      </w:pPr>
    </w:p>
    <w:sectPr w:rsidR="005E0BB5" w:rsidRPr="0038033F" w:rsidSect="007630AA">
      <w:headerReference w:type="default" r:id="rId7"/>
      <w:footerReference w:type="default" r:id="rId8"/>
      <w:pgSz w:w="11906" w:h="16838"/>
      <w:pgMar w:top="1134" w:right="1134" w:bottom="1134" w:left="1134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51943" w:rsidRDefault="00C51943" w:rsidP="008520B9">
      <w:pPr>
        <w:spacing w:after="0" w:line="240" w:lineRule="auto"/>
      </w:pPr>
      <w:r>
        <w:separator/>
      </w:r>
    </w:p>
  </w:endnote>
  <w:endnote w:type="continuationSeparator" w:id="0">
    <w:p w:rsidR="00C51943" w:rsidRDefault="00C51943" w:rsidP="008520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42008827"/>
      <w:docPartObj>
        <w:docPartGallery w:val="Page Numbers (Bottom of Page)"/>
        <w:docPartUnique/>
      </w:docPartObj>
    </w:sdtPr>
    <w:sdtEndPr/>
    <w:sdtContent>
      <w:p w:rsidR="005E0596" w:rsidRDefault="005E0596">
        <w:pPr>
          <w:pStyle w:val="Pieddepag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76C96" w:rsidRPr="00E76C96">
          <w:rPr>
            <w:noProof/>
            <w:lang w:val="fr-FR"/>
          </w:rPr>
          <w:t>1</w:t>
        </w:r>
        <w:r>
          <w:fldChar w:fldCharType="end"/>
        </w:r>
      </w:p>
    </w:sdtContent>
  </w:sdt>
  <w:p w:rsidR="005E0596" w:rsidRDefault="005E0596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51943" w:rsidRDefault="00C51943" w:rsidP="008520B9">
      <w:pPr>
        <w:spacing w:after="0" w:line="240" w:lineRule="auto"/>
      </w:pPr>
      <w:r>
        <w:separator/>
      </w:r>
    </w:p>
  </w:footnote>
  <w:footnote w:type="continuationSeparator" w:id="0">
    <w:p w:rsidR="00C51943" w:rsidRDefault="00C51943" w:rsidP="008520B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51943" w:rsidRPr="00B75D6E" w:rsidRDefault="00E76C96" w:rsidP="00A5763E">
    <w:pPr>
      <w:pStyle w:val="En-tte"/>
      <w:tabs>
        <w:tab w:val="left" w:pos="7655"/>
      </w:tabs>
      <w:rPr>
        <w:b/>
        <w:i/>
      </w:rPr>
    </w:pPr>
    <w:r>
      <w:rPr>
        <w:b/>
        <w:i/>
      </w:rPr>
      <w:t>Sport</w:t>
    </w:r>
    <w:r w:rsidR="00C51943" w:rsidRPr="00B75D6E">
      <w:rPr>
        <w:b/>
        <w:i/>
      </w:rPr>
      <w:t xml:space="preserve"> &amp; Exercise Medicine</w:t>
    </w:r>
    <w:r>
      <w:rPr>
        <w:b/>
        <w:i/>
      </w:rPr>
      <w:t xml:space="preserve"> Switzerland journal</w:t>
    </w:r>
    <w:r w:rsidR="00C51943" w:rsidRPr="00B75D6E">
      <w:rPr>
        <w:b/>
        <w:i/>
      </w:rPr>
      <w:tab/>
    </w:r>
    <w:r w:rsidR="00C51943" w:rsidRPr="00B75D6E">
      <w:rPr>
        <w:b/>
        <w:i/>
      </w:rPr>
      <w:tab/>
    </w:r>
    <w:r w:rsidR="00A5763E">
      <w:rPr>
        <w:b/>
        <w:i/>
      </w:rPr>
      <w:t>Original article</w:t>
    </w:r>
  </w:p>
  <w:p w:rsidR="00C51943" w:rsidRPr="00B75D6E" w:rsidRDefault="00C51943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3766AC"/>
    <w:multiLevelType w:val="hybridMultilevel"/>
    <w:tmpl w:val="D66C99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4D2D0C"/>
    <w:multiLevelType w:val="hybridMultilevel"/>
    <w:tmpl w:val="8108B818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685427"/>
    <w:multiLevelType w:val="hybridMultilevel"/>
    <w:tmpl w:val="BF720A20"/>
    <w:lvl w:ilvl="0" w:tplc="10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6B62752"/>
    <w:multiLevelType w:val="hybridMultilevel"/>
    <w:tmpl w:val="0FA210BE"/>
    <w:lvl w:ilvl="0" w:tplc="320688EA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E1D1B49"/>
    <w:multiLevelType w:val="hybridMultilevel"/>
    <w:tmpl w:val="74F2D79A"/>
    <w:lvl w:ilvl="0" w:tplc="40461F0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CA08F5"/>
    <w:multiLevelType w:val="hybridMultilevel"/>
    <w:tmpl w:val="ABDE0648"/>
    <w:lvl w:ilvl="0" w:tplc="100C000F">
      <w:start w:val="1"/>
      <w:numFmt w:val="decimal"/>
      <w:lvlText w:val="%1."/>
      <w:lvlJc w:val="left"/>
      <w:pPr>
        <w:ind w:left="720" w:hanging="360"/>
      </w:p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56D7AF7"/>
    <w:multiLevelType w:val="hybridMultilevel"/>
    <w:tmpl w:val="5ABA20A4"/>
    <w:lvl w:ilvl="0" w:tplc="100C000F">
      <w:start w:val="1"/>
      <w:numFmt w:val="decimal"/>
      <w:lvlText w:val="%1."/>
      <w:lvlJc w:val="left"/>
      <w:pPr>
        <w:ind w:left="720" w:hanging="360"/>
      </w:pPr>
    </w:lvl>
    <w:lvl w:ilvl="1" w:tplc="100C0019" w:tentative="1">
      <w:start w:val="1"/>
      <w:numFmt w:val="lowerLetter"/>
      <w:lvlText w:val="%2."/>
      <w:lvlJc w:val="left"/>
      <w:pPr>
        <w:ind w:left="1440" w:hanging="360"/>
      </w:pPr>
    </w:lvl>
    <w:lvl w:ilvl="2" w:tplc="100C001B" w:tentative="1">
      <w:start w:val="1"/>
      <w:numFmt w:val="lowerRoman"/>
      <w:lvlText w:val="%3."/>
      <w:lvlJc w:val="right"/>
      <w:pPr>
        <w:ind w:left="2160" w:hanging="180"/>
      </w:pPr>
    </w:lvl>
    <w:lvl w:ilvl="3" w:tplc="100C000F" w:tentative="1">
      <w:start w:val="1"/>
      <w:numFmt w:val="decimal"/>
      <w:lvlText w:val="%4."/>
      <w:lvlJc w:val="left"/>
      <w:pPr>
        <w:ind w:left="2880" w:hanging="360"/>
      </w:pPr>
    </w:lvl>
    <w:lvl w:ilvl="4" w:tplc="100C0019" w:tentative="1">
      <w:start w:val="1"/>
      <w:numFmt w:val="lowerLetter"/>
      <w:lvlText w:val="%5."/>
      <w:lvlJc w:val="left"/>
      <w:pPr>
        <w:ind w:left="3600" w:hanging="360"/>
      </w:pPr>
    </w:lvl>
    <w:lvl w:ilvl="5" w:tplc="100C001B" w:tentative="1">
      <w:start w:val="1"/>
      <w:numFmt w:val="lowerRoman"/>
      <w:lvlText w:val="%6."/>
      <w:lvlJc w:val="right"/>
      <w:pPr>
        <w:ind w:left="4320" w:hanging="180"/>
      </w:pPr>
    </w:lvl>
    <w:lvl w:ilvl="6" w:tplc="100C000F" w:tentative="1">
      <w:start w:val="1"/>
      <w:numFmt w:val="decimal"/>
      <w:lvlText w:val="%7."/>
      <w:lvlJc w:val="left"/>
      <w:pPr>
        <w:ind w:left="5040" w:hanging="360"/>
      </w:pPr>
    </w:lvl>
    <w:lvl w:ilvl="7" w:tplc="100C0019" w:tentative="1">
      <w:start w:val="1"/>
      <w:numFmt w:val="lowerLetter"/>
      <w:lvlText w:val="%8."/>
      <w:lvlJc w:val="left"/>
      <w:pPr>
        <w:ind w:left="5760" w:hanging="360"/>
      </w:pPr>
    </w:lvl>
    <w:lvl w:ilvl="8" w:tplc="10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8136A37"/>
    <w:multiLevelType w:val="hybridMultilevel"/>
    <w:tmpl w:val="2DDCBD22"/>
    <w:lvl w:ilvl="0" w:tplc="320688EA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8526836"/>
    <w:multiLevelType w:val="hybridMultilevel"/>
    <w:tmpl w:val="40346954"/>
    <w:lvl w:ilvl="0" w:tplc="10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DEF27E6"/>
    <w:multiLevelType w:val="hybridMultilevel"/>
    <w:tmpl w:val="33280612"/>
    <w:lvl w:ilvl="0" w:tplc="7B70F9E4">
      <w:start w:val="3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8DC5B66"/>
    <w:multiLevelType w:val="hybridMultilevel"/>
    <w:tmpl w:val="246A69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7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1"/>
  </w:num>
  <w:num w:numId="9">
    <w:abstractNumId w:val="8"/>
  </w:num>
  <w:num w:numId="10">
    <w:abstractNumId w:val="5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9rfap0d0vtvvewd29vdaw90p09wxrwf5ex&quot;&gt;Gojanovic-My references 2014&lt;record-ids&gt;&lt;item&gt;8877&lt;/item&gt;&lt;item&gt;8881&lt;/item&gt;&lt;item&gt;8895&lt;/item&gt;&lt;item&gt;8896&lt;/item&gt;&lt;/record-ids&gt;&lt;/item&gt;&lt;/Libraries&gt;"/>
  </w:docVars>
  <w:rsids>
    <w:rsidRoot w:val="00E002FE"/>
    <w:rsid w:val="00021786"/>
    <w:rsid w:val="000264D9"/>
    <w:rsid w:val="0004089B"/>
    <w:rsid w:val="00050A0F"/>
    <w:rsid w:val="00057982"/>
    <w:rsid w:val="0009024A"/>
    <w:rsid w:val="00097F1B"/>
    <w:rsid w:val="000C115D"/>
    <w:rsid w:val="000C5183"/>
    <w:rsid w:val="000C7533"/>
    <w:rsid w:val="000E008C"/>
    <w:rsid w:val="00115A76"/>
    <w:rsid w:val="001309EC"/>
    <w:rsid w:val="00141E29"/>
    <w:rsid w:val="00156EB5"/>
    <w:rsid w:val="00163DC2"/>
    <w:rsid w:val="00173975"/>
    <w:rsid w:val="00175165"/>
    <w:rsid w:val="00185894"/>
    <w:rsid w:val="001865A2"/>
    <w:rsid w:val="0019194F"/>
    <w:rsid w:val="001A18AD"/>
    <w:rsid w:val="001A1B59"/>
    <w:rsid w:val="001A7527"/>
    <w:rsid w:val="001B0930"/>
    <w:rsid w:val="001D6627"/>
    <w:rsid w:val="002203A2"/>
    <w:rsid w:val="002263A1"/>
    <w:rsid w:val="00242FCC"/>
    <w:rsid w:val="00244ADA"/>
    <w:rsid w:val="00252481"/>
    <w:rsid w:val="00256224"/>
    <w:rsid w:val="00272CC0"/>
    <w:rsid w:val="00286279"/>
    <w:rsid w:val="0028702E"/>
    <w:rsid w:val="002A085D"/>
    <w:rsid w:val="002C1DBD"/>
    <w:rsid w:val="002F31F2"/>
    <w:rsid w:val="002F3A87"/>
    <w:rsid w:val="00311293"/>
    <w:rsid w:val="0031421A"/>
    <w:rsid w:val="00327CCA"/>
    <w:rsid w:val="00334DC3"/>
    <w:rsid w:val="00350EDD"/>
    <w:rsid w:val="00374F2D"/>
    <w:rsid w:val="00375D23"/>
    <w:rsid w:val="0038033F"/>
    <w:rsid w:val="00397087"/>
    <w:rsid w:val="00397F19"/>
    <w:rsid w:val="003C596C"/>
    <w:rsid w:val="003E3E70"/>
    <w:rsid w:val="00401CD2"/>
    <w:rsid w:val="0041347A"/>
    <w:rsid w:val="00415925"/>
    <w:rsid w:val="0041636B"/>
    <w:rsid w:val="00426233"/>
    <w:rsid w:val="00471CFB"/>
    <w:rsid w:val="004A0C23"/>
    <w:rsid w:val="004B5CCA"/>
    <w:rsid w:val="004C1B1E"/>
    <w:rsid w:val="004D0BE4"/>
    <w:rsid w:val="0050521A"/>
    <w:rsid w:val="005058A6"/>
    <w:rsid w:val="00526B68"/>
    <w:rsid w:val="005351D9"/>
    <w:rsid w:val="00541795"/>
    <w:rsid w:val="00546412"/>
    <w:rsid w:val="0056744E"/>
    <w:rsid w:val="005C0FEB"/>
    <w:rsid w:val="005C2E39"/>
    <w:rsid w:val="005C4C64"/>
    <w:rsid w:val="005C7186"/>
    <w:rsid w:val="005D3C76"/>
    <w:rsid w:val="005E0596"/>
    <w:rsid w:val="005E0BB5"/>
    <w:rsid w:val="006049A9"/>
    <w:rsid w:val="00614632"/>
    <w:rsid w:val="0061688A"/>
    <w:rsid w:val="006207A4"/>
    <w:rsid w:val="00650021"/>
    <w:rsid w:val="006548CE"/>
    <w:rsid w:val="006762C5"/>
    <w:rsid w:val="00686AEF"/>
    <w:rsid w:val="00692277"/>
    <w:rsid w:val="00696C4C"/>
    <w:rsid w:val="006B6AF5"/>
    <w:rsid w:val="006B77A8"/>
    <w:rsid w:val="006D1CB0"/>
    <w:rsid w:val="00715E8D"/>
    <w:rsid w:val="00727CD2"/>
    <w:rsid w:val="00730CD6"/>
    <w:rsid w:val="00742D01"/>
    <w:rsid w:val="007462E4"/>
    <w:rsid w:val="00750126"/>
    <w:rsid w:val="007568D9"/>
    <w:rsid w:val="007630AA"/>
    <w:rsid w:val="00784CC2"/>
    <w:rsid w:val="0079106D"/>
    <w:rsid w:val="007B258E"/>
    <w:rsid w:val="007B3D0C"/>
    <w:rsid w:val="0080222F"/>
    <w:rsid w:val="00816A1D"/>
    <w:rsid w:val="00832427"/>
    <w:rsid w:val="00835C71"/>
    <w:rsid w:val="008520B9"/>
    <w:rsid w:val="0087459C"/>
    <w:rsid w:val="0088734A"/>
    <w:rsid w:val="008C1F9E"/>
    <w:rsid w:val="008D521A"/>
    <w:rsid w:val="008D76A4"/>
    <w:rsid w:val="008D7F49"/>
    <w:rsid w:val="008E53CF"/>
    <w:rsid w:val="008E7485"/>
    <w:rsid w:val="008F664B"/>
    <w:rsid w:val="009130E3"/>
    <w:rsid w:val="00964F81"/>
    <w:rsid w:val="0097417B"/>
    <w:rsid w:val="0098516C"/>
    <w:rsid w:val="009955D3"/>
    <w:rsid w:val="009D6C23"/>
    <w:rsid w:val="00A16C46"/>
    <w:rsid w:val="00A21774"/>
    <w:rsid w:val="00A23848"/>
    <w:rsid w:val="00A358FB"/>
    <w:rsid w:val="00A5763E"/>
    <w:rsid w:val="00A833C6"/>
    <w:rsid w:val="00AB1628"/>
    <w:rsid w:val="00AD2243"/>
    <w:rsid w:val="00B057F4"/>
    <w:rsid w:val="00B13097"/>
    <w:rsid w:val="00B22C93"/>
    <w:rsid w:val="00B27569"/>
    <w:rsid w:val="00B6476B"/>
    <w:rsid w:val="00B75D6E"/>
    <w:rsid w:val="00BB6DA5"/>
    <w:rsid w:val="00BC2FDD"/>
    <w:rsid w:val="00BD272D"/>
    <w:rsid w:val="00BE58B2"/>
    <w:rsid w:val="00BF703B"/>
    <w:rsid w:val="00C104EE"/>
    <w:rsid w:val="00C160EB"/>
    <w:rsid w:val="00C245F6"/>
    <w:rsid w:val="00C51943"/>
    <w:rsid w:val="00C63E45"/>
    <w:rsid w:val="00C64910"/>
    <w:rsid w:val="00C70596"/>
    <w:rsid w:val="00C735F5"/>
    <w:rsid w:val="00CB4491"/>
    <w:rsid w:val="00CB6CCC"/>
    <w:rsid w:val="00CB7945"/>
    <w:rsid w:val="00CB7D82"/>
    <w:rsid w:val="00CC2329"/>
    <w:rsid w:val="00CF191F"/>
    <w:rsid w:val="00D0299D"/>
    <w:rsid w:val="00D2222C"/>
    <w:rsid w:val="00D22856"/>
    <w:rsid w:val="00D37980"/>
    <w:rsid w:val="00D447CC"/>
    <w:rsid w:val="00D46E89"/>
    <w:rsid w:val="00D524FE"/>
    <w:rsid w:val="00E002FE"/>
    <w:rsid w:val="00E060F1"/>
    <w:rsid w:val="00E3696A"/>
    <w:rsid w:val="00E45A8E"/>
    <w:rsid w:val="00E52D70"/>
    <w:rsid w:val="00E74948"/>
    <w:rsid w:val="00E75A1D"/>
    <w:rsid w:val="00E76C96"/>
    <w:rsid w:val="00E81080"/>
    <w:rsid w:val="00EB17D5"/>
    <w:rsid w:val="00EB665B"/>
    <w:rsid w:val="00EC1B54"/>
    <w:rsid w:val="00EE071B"/>
    <w:rsid w:val="00F153FE"/>
    <w:rsid w:val="00F2258D"/>
    <w:rsid w:val="00F3436D"/>
    <w:rsid w:val="00F52F72"/>
    <w:rsid w:val="00FB14E4"/>
    <w:rsid w:val="00FB6AB2"/>
    <w:rsid w:val="00FC0867"/>
    <w:rsid w:val="00FD235E"/>
    <w:rsid w:val="00FD2A8B"/>
    <w:rsid w:val="00FE6FC5"/>
    <w:rsid w:val="00FF77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6685C5E"/>
  <w15:docId w15:val="{B50EC736-47CB-45B6-A4C5-3DED7B63E0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5A8E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64F81"/>
    <w:rPr>
      <w:color w:val="0000FF" w:themeColor="hyperlink"/>
      <w:u w:val="single"/>
    </w:rPr>
  </w:style>
  <w:style w:type="paragraph" w:styleId="Paragraphedeliste">
    <w:name w:val="List Paragraph"/>
    <w:basedOn w:val="Normal"/>
    <w:uiPriority w:val="34"/>
    <w:qFormat/>
    <w:rsid w:val="00A16C46"/>
    <w:pPr>
      <w:ind w:left="720"/>
      <w:contextualSpacing/>
    </w:pPr>
  </w:style>
  <w:style w:type="paragraph" w:styleId="En-tte">
    <w:name w:val="header"/>
    <w:basedOn w:val="Normal"/>
    <w:link w:val="En-tteCar"/>
    <w:uiPriority w:val="99"/>
    <w:unhideWhenUsed/>
    <w:rsid w:val="008520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8520B9"/>
  </w:style>
  <w:style w:type="paragraph" w:styleId="Pieddepage">
    <w:name w:val="footer"/>
    <w:basedOn w:val="Normal"/>
    <w:link w:val="PieddepageCar"/>
    <w:uiPriority w:val="99"/>
    <w:unhideWhenUsed/>
    <w:rsid w:val="008520B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8520B9"/>
  </w:style>
  <w:style w:type="table" w:styleId="Grilledutableau">
    <w:name w:val="Table Grid"/>
    <w:basedOn w:val="TableauNormal"/>
    <w:uiPriority w:val="59"/>
    <w:rsid w:val="00FD23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edebulles">
    <w:name w:val="Balloon Text"/>
    <w:basedOn w:val="Normal"/>
    <w:link w:val="TextedebullesCar"/>
    <w:uiPriority w:val="99"/>
    <w:semiHidden/>
    <w:unhideWhenUsed/>
    <w:rsid w:val="00686A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86AEF"/>
    <w:rPr>
      <w:rFonts w:ascii="Tahoma" w:hAnsi="Tahoma" w:cs="Tahoma"/>
      <w:sz w:val="16"/>
      <w:szCs w:val="16"/>
    </w:rPr>
  </w:style>
  <w:style w:type="character" w:customStyle="1" w:styleId="z3988">
    <w:name w:val="z3988"/>
    <w:basedOn w:val="Policepardfaut"/>
    <w:rsid w:val="00D0299D"/>
  </w:style>
  <w:style w:type="paragraph" w:customStyle="1" w:styleId="EndNoteBibliographyTitle">
    <w:name w:val="EndNote Bibliography Title"/>
    <w:basedOn w:val="Normal"/>
    <w:link w:val="EndNoteBibliographyTitleCar"/>
    <w:rsid w:val="000C115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">
    <w:name w:val="EndNote Bibliography Title Car"/>
    <w:basedOn w:val="Policepardfaut"/>
    <w:link w:val="EndNoteBibliographyTitle"/>
    <w:rsid w:val="000C115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0C115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0C115D"/>
    <w:rPr>
      <w:rFonts w:ascii="Calibri" w:hAnsi="Calibri"/>
      <w:noProof/>
      <w:lang w:val="en-US"/>
    </w:rPr>
  </w:style>
  <w:style w:type="character" w:customStyle="1" w:styleId="apple-converted-space">
    <w:name w:val="apple-converted-space"/>
    <w:basedOn w:val="Policepardfaut"/>
    <w:rsid w:val="00B75D6E"/>
  </w:style>
  <w:style w:type="paragraph" w:customStyle="1" w:styleId="TitelblattText">
    <w:name w:val="Titelblatt Text"/>
    <w:basedOn w:val="Normal"/>
    <w:link w:val="TitelblattTextZchn"/>
    <w:qFormat/>
    <w:rsid w:val="005E0596"/>
    <w:pPr>
      <w:spacing w:before="120" w:after="0" w:line="240" w:lineRule="auto"/>
      <w:jc w:val="center"/>
    </w:pPr>
    <w:rPr>
      <w:rFonts w:ascii="Arial" w:eastAsia="Times New Roman" w:hAnsi="Arial" w:cs="Times New Roman"/>
      <w:sz w:val="24"/>
      <w:szCs w:val="20"/>
      <w:lang w:val="x-none" w:eastAsia="de-DE"/>
    </w:rPr>
  </w:style>
  <w:style w:type="character" w:customStyle="1" w:styleId="TitelblattTextZchn">
    <w:name w:val="Titelblatt Text Zchn"/>
    <w:link w:val="TitelblattText"/>
    <w:rsid w:val="005E0596"/>
    <w:rPr>
      <w:rFonts w:ascii="Arial" w:eastAsia="Times New Roman" w:hAnsi="Arial" w:cs="Times New Roman"/>
      <w:sz w:val="24"/>
      <w:szCs w:val="20"/>
      <w:lang w:val="x-none" w:eastAsia="de-DE"/>
    </w:rPr>
  </w:style>
  <w:style w:type="character" w:styleId="Numrodeligne">
    <w:name w:val="line number"/>
    <w:basedOn w:val="Policepardfaut"/>
    <w:uiPriority w:val="99"/>
    <w:semiHidden/>
    <w:unhideWhenUsed/>
    <w:rsid w:val="007630A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5143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68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32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9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370</Words>
  <Characters>2040</Characters>
  <Application>Microsoft Office Word</Application>
  <DocSecurity>0</DocSecurity>
  <Lines>17</Lines>
  <Paragraphs>4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Bundesverwaltung</Company>
  <LinksUpToDate>false</LinksUpToDate>
  <CharactersWithSpaces>24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ris Gojanovic</dc:creator>
  <cp:lastModifiedBy>Boris Gojanovic</cp:lastModifiedBy>
  <cp:revision>2</cp:revision>
  <cp:lastPrinted>2013-11-10T11:29:00Z</cp:lastPrinted>
  <dcterms:created xsi:type="dcterms:W3CDTF">2020-10-08T06:14:00Z</dcterms:created>
  <dcterms:modified xsi:type="dcterms:W3CDTF">2020-10-08T06:14:00Z</dcterms:modified>
</cp:coreProperties>
</file>